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C7CE8" w:rsidRDefault="006C7CE8" w:rsidP="006C7CE8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color w:val="000000"/>
          <w:sz w:val="28"/>
          <w:szCs w:val="28"/>
          <w:lang w:val="en-US" w:eastAsia="en-GB"/>
        </w:rPr>
      </w:pPr>
      <w:r w:rsidRPr="00485FFA">
        <w:rPr>
          <w:rFonts w:ascii="Times New Roman" w:eastAsia="Times New Roman" w:hAnsi="Times New Roman" w:cs="Times New Roman"/>
          <w:b/>
          <w:color w:val="000000"/>
          <w:sz w:val="28"/>
          <w:szCs w:val="28"/>
          <w:lang w:val="en-US" w:eastAsia="en-GB"/>
        </w:rPr>
        <w:t>Supporting Information</w:t>
      </w:r>
    </w:p>
    <w:p w:rsidR="006C7CE8" w:rsidRDefault="006C7CE8" w:rsidP="006C7CE8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color w:val="000000"/>
          <w:sz w:val="28"/>
          <w:szCs w:val="28"/>
          <w:lang w:val="en-US" w:eastAsia="en-GB"/>
        </w:rPr>
      </w:pPr>
    </w:p>
    <w:p w:rsidR="006C7CE8" w:rsidRDefault="006C7CE8" w:rsidP="006C7CE8">
      <w:pPr>
        <w:spacing w:after="0" w:line="480" w:lineRule="auto"/>
        <w:rPr>
          <w:rFonts w:ascii="Times New Roman" w:eastAsia="Times New Roman" w:hAnsi="Times New Roman" w:cs="Times New Roman"/>
          <w:b/>
          <w:color w:val="000000"/>
          <w:sz w:val="28"/>
          <w:szCs w:val="28"/>
          <w:lang w:val="en-US" w:eastAsia="en-GB"/>
        </w:rPr>
      </w:pPr>
      <w:r>
        <w:rPr>
          <w:rFonts w:ascii="Times New Roman" w:eastAsia="Times New Roman" w:hAnsi="Times New Roman" w:cs="Times New Roman"/>
          <w:b/>
          <w:color w:val="000000"/>
          <w:sz w:val="28"/>
          <w:szCs w:val="28"/>
          <w:lang w:val="en-US" w:eastAsia="en-GB"/>
        </w:rPr>
        <w:t>Unexpectedly high levels of cryptic diversity uncovered by a complete DNA barcoding of reptiles of the Socotra Archipelago</w:t>
      </w:r>
    </w:p>
    <w:p w:rsidR="006C7CE8" w:rsidRDefault="006C7CE8" w:rsidP="006C7CE8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C7CE8" w:rsidRPr="00485FFA" w:rsidRDefault="006C7CE8" w:rsidP="006C7CE8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85FFA">
        <w:rPr>
          <w:rFonts w:ascii="Times New Roman" w:hAnsi="Times New Roman" w:cs="Times New Roman"/>
          <w:b/>
          <w:sz w:val="24"/>
          <w:szCs w:val="24"/>
        </w:rPr>
        <w:t>R</w:t>
      </w:r>
      <w:r>
        <w:rPr>
          <w:rFonts w:ascii="Times New Roman" w:hAnsi="Times New Roman" w:cs="Times New Roman"/>
          <w:b/>
          <w:sz w:val="24"/>
          <w:szCs w:val="24"/>
        </w:rPr>
        <w:t>aquel</w:t>
      </w:r>
      <w:r w:rsidRPr="00485FFA">
        <w:rPr>
          <w:rFonts w:ascii="Times New Roman" w:hAnsi="Times New Roman" w:cs="Times New Roman"/>
          <w:b/>
          <w:sz w:val="24"/>
          <w:szCs w:val="24"/>
        </w:rPr>
        <w:t xml:space="preserve"> Vasconcelos, S</w:t>
      </w:r>
      <w:r>
        <w:rPr>
          <w:rFonts w:ascii="Times New Roman" w:hAnsi="Times New Roman" w:cs="Times New Roman"/>
          <w:b/>
          <w:sz w:val="24"/>
          <w:szCs w:val="24"/>
        </w:rPr>
        <w:t>antiago</w:t>
      </w:r>
      <w:r w:rsidRPr="00485FFA">
        <w:rPr>
          <w:rFonts w:ascii="Times New Roman" w:hAnsi="Times New Roman" w:cs="Times New Roman"/>
          <w:b/>
          <w:sz w:val="24"/>
          <w:szCs w:val="24"/>
        </w:rPr>
        <w:t xml:space="preserve"> Montero-</w:t>
      </w:r>
      <w:proofErr w:type="spellStart"/>
      <w:r w:rsidRPr="00485FFA">
        <w:rPr>
          <w:rFonts w:ascii="Times New Roman" w:hAnsi="Times New Roman" w:cs="Times New Roman"/>
          <w:b/>
          <w:sz w:val="24"/>
          <w:szCs w:val="24"/>
        </w:rPr>
        <w:t>Mendieta</w:t>
      </w:r>
      <w:proofErr w:type="spellEnd"/>
      <w:r w:rsidRPr="00485FFA">
        <w:rPr>
          <w:rFonts w:ascii="Times New Roman" w:hAnsi="Times New Roman" w:cs="Times New Roman"/>
          <w:b/>
          <w:sz w:val="24"/>
          <w:szCs w:val="24"/>
        </w:rPr>
        <w:t xml:space="preserve">, </w:t>
      </w:r>
    </w:p>
    <w:p w:rsidR="006C7CE8" w:rsidRPr="00485FFA" w:rsidRDefault="006C7CE8" w:rsidP="006C7CE8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85FFA">
        <w:rPr>
          <w:rFonts w:ascii="Times New Roman" w:hAnsi="Times New Roman" w:cs="Times New Roman"/>
          <w:b/>
          <w:sz w:val="24"/>
          <w:szCs w:val="24"/>
        </w:rPr>
        <w:t>M</w:t>
      </w:r>
      <w:r>
        <w:rPr>
          <w:rFonts w:ascii="Times New Roman" w:hAnsi="Times New Roman" w:cs="Times New Roman"/>
          <w:b/>
          <w:sz w:val="24"/>
          <w:szCs w:val="24"/>
        </w:rPr>
        <w:t>arc</w:t>
      </w:r>
      <w:r w:rsidRPr="00485FFA">
        <w:rPr>
          <w:rFonts w:ascii="Times New Roman" w:hAnsi="Times New Roman" w:cs="Times New Roman"/>
          <w:b/>
          <w:sz w:val="24"/>
          <w:szCs w:val="24"/>
        </w:rPr>
        <w:t xml:space="preserve"> Simó-Riudalbas, </w:t>
      </w:r>
    </w:p>
    <w:p w:rsidR="006C7CE8" w:rsidRPr="00485FFA" w:rsidRDefault="006C7CE8" w:rsidP="006C7CE8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85FFA">
        <w:rPr>
          <w:rFonts w:ascii="Times New Roman" w:hAnsi="Times New Roman" w:cs="Times New Roman"/>
          <w:b/>
          <w:sz w:val="24"/>
          <w:szCs w:val="24"/>
        </w:rPr>
        <w:t>R</w:t>
      </w:r>
      <w:r>
        <w:rPr>
          <w:rFonts w:ascii="Times New Roman" w:hAnsi="Times New Roman" w:cs="Times New Roman"/>
          <w:b/>
          <w:sz w:val="24"/>
          <w:szCs w:val="24"/>
        </w:rPr>
        <w:t>oberto</w:t>
      </w:r>
      <w:r w:rsidRPr="00485FFA">
        <w:rPr>
          <w:rFonts w:ascii="Times New Roman" w:hAnsi="Times New Roman" w:cs="Times New Roman"/>
          <w:b/>
          <w:sz w:val="24"/>
          <w:szCs w:val="24"/>
        </w:rPr>
        <w:t xml:space="preserve"> Sindaco, </w:t>
      </w:r>
    </w:p>
    <w:p w:rsidR="006C7CE8" w:rsidRPr="00485FFA" w:rsidRDefault="006C7CE8" w:rsidP="006C7CE8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85FFA">
        <w:rPr>
          <w:rFonts w:ascii="Times New Roman" w:hAnsi="Times New Roman" w:cs="Times New Roman"/>
          <w:b/>
          <w:sz w:val="24"/>
          <w:szCs w:val="24"/>
        </w:rPr>
        <w:t>X</w:t>
      </w:r>
      <w:r>
        <w:rPr>
          <w:rFonts w:ascii="Times New Roman" w:hAnsi="Times New Roman" w:cs="Times New Roman"/>
          <w:b/>
          <w:sz w:val="24"/>
          <w:szCs w:val="24"/>
        </w:rPr>
        <w:t>avier</w:t>
      </w:r>
      <w:r w:rsidRPr="00485FFA">
        <w:rPr>
          <w:rFonts w:ascii="Times New Roman" w:hAnsi="Times New Roman" w:cs="Times New Roman"/>
          <w:b/>
          <w:sz w:val="24"/>
          <w:szCs w:val="24"/>
        </w:rPr>
        <w:t xml:space="preserve"> Santos, </w:t>
      </w:r>
    </w:p>
    <w:p w:rsidR="006C7CE8" w:rsidRPr="00485FFA" w:rsidRDefault="006C7CE8" w:rsidP="006C7CE8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85FFA">
        <w:rPr>
          <w:rFonts w:ascii="Times New Roman" w:hAnsi="Times New Roman" w:cs="Times New Roman"/>
          <w:b/>
          <w:sz w:val="24"/>
          <w:szCs w:val="24"/>
        </w:rPr>
        <w:t>M</w:t>
      </w:r>
      <w:r>
        <w:rPr>
          <w:rFonts w:ascii="Times New Roman" w:hAnsi="Times New Roman" w:cs="Times New Roman"/>
          <w:b/>
          <w:sz w:val="24"/>
          <w:szCs w:val="24"/>
        </w:rPr>
        <w:t>auro</w:t>
      </w:r>
      <w:r w:rsidRPr="00485FFA">
        <w:rPr>
          <w:rFonts w:ascii="Times New Roman" w:hAnsi="Times New Roman" w:cs="Times New Roman"/>
          <w:b/>
          <w:sz w:val="24"/>
          <w:szCs w:val="24"/>
        </w:rPr>
        <w:t xml:space="preserve"> Fasola, </w:t>
      </w:r>
    </w:p>
    <w:p w:rsidR="006C7CE8" w:rsidRPr="00485FFA" w:rsidRDefault="006C7CE8" w:rsidP="006C7CE8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  <w:vertAlign w:val="superscript"/>
        </w:rPr>
      </w:pPr>
      <w:r w:rsidRPr="00485FFA">
        <w:rPr>
          <w:rFonts w:ascii="Times New Roman" w:hAnsi="Times New Roman" w:cs="Times New Roman"/>
          <w:b/>
          <w:sz w:val="24"/>
          <w:szCs w:val="24"/>
        </w:rPr>
        <w:t>G</w:t>
      </w:r>
      <w:r>
        <w:rPr>
          <w:rFonts w:ascii="Times New Roman" w:hAnsi="Times New Roman" w:cs="Times New Roman"/>
          <w:b/>
          <w:sz w:val="24"/>
          <w:szCs w:val="24"/>
        </w:rPr>
        <w:t>ustavo</w:t>
      </w:r>
      <w:r w:rsidRPr="00485FFA">
        <w:rPr>
          <w:rFonts w:ascii="Times New Roman" w:hAnsi="Times New Roman" w:cs="Times New Roman"/>
          <w:b/>
          <w:sz w:val="24"/>
          <w:szCs w:val="24"/>
        </w:rPr>
        <w:t xml:space="preserve"> Llorente</w:t>
      </w:r>
    </w:p>
    <w:p w:rsidR="006C7CE8" w:rsidRPr="00460315" w:rsidRDefault="006C7CE8" w:rsidP="006C7CE8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60315">
        <w:rPr>
          <w:rFonts w:ascii="Times New Roman" w:hAnsi="Times New Roman" w:cs="Times New Roman"/>
          <w:b/>
          <w:sz w:val="24"/>
          <w:szCs w:val="24"/>
        </w:rPr>
        <w:t>E</w:t>
      </w:r>
      <w:r>
        <w:rPr>
          <w:rFonts w:ascii="Times New Roman" w:hAnsi="Times New Roman" w:cs="Times New Roman"/>
          <w:b/>
          <w:sz w:val="24"/>
          <w:szCs w:val="24"/>
        </w:rPr>
        <w:t>doardo</w:t>
      </w:r>
      <w:r w:rsidRPr="00460315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460315">
        <w:rPr>
          <w:rFonts w:ascii="Times New Roman" w:hAnsi="Times New Roman" w:cs="Times New Roman"/>
          <w:b/>
          <w:sz w:val="24"/>
          <w:szCs w:val="24"/>
        </w:rPr>
        <w:t>Razzetti</w:t>
      </w:r>
      <w:proofErr w:type="spellEnd"/>
    </w:p>
    <w:p w:rsidR="006C7CE8" w:rsidRPr="00460315" w:rsidRDefault="006C7CE8" w:rsidP="006C7CE8">
      <w:pPr>
        <w:pStyle w:val="Normal1"/>
        <w:spacing w:after="0" w:line="480" w:lineRule="auto"/>
        <w:rPr>
          <w:rFonts w:ascii="Times New Roman" w:hAnsi="Times New Roman" w:cs="Times New Roman"/>
          <w:b/>
          <w:sz w:val="24"/>
          <w:szCs w:val="24"/>
          <w:vertAlign w:val="superscript"/>
        </w:rPr>
      </w:pPr>
      <w:r w:rsidRPr="00460315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alvador</w:t>
      </w:r>
      <w:r w:rsidRPr="00460315">
        <w:rPr>
          <w:rFonts w:ascii="Times New Roman" w:hAnsi="Times New Roman" w:cs="Times New Roman"/>
          <w:b/>
          <w:sz w:val="24"/>
          <w:szCs w:val="24"/>
        </w:rPr>
        <w:t xml:space="preserve"> Carranza</w:t>
      </w:r>
    </w:p>
    <w:p w:rsidR="006C7CE8" w:rsidRDefault="006C7CE8">
      <w:r>
        <w:br w:type="page"/>
      </w:r>
    </w:p>
    <w:p w:rsidR="006C7CE8" w:rsidRDefault="006C7CE8" w:rsidP="006C7CE8">
      <w:pPr>
        <w:jc w:val="both"/>
        <w:rPr>
          <w:rFonts w:ascii="Times New Roman" w:hAnsi="Times New Roman" w:cs="Times New Roman"/>
          <w:b/>
          <w:sz w:val="24"/>
          <w:szCs w:val="24"/>
        </w:rPr>
        <w:sectPr w:rsidR="006C7CE8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6C7CE8" w:rsidRPr="002D24E5" w:rsidRDefault="006C7CE8" w:rsidP="006C7CE8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2D24E5">
        <w:rPr>
          <w:rFonts w:ascii="Times New Roman" w:hAnsi="Times New Roman" w:cs="Times New Roman"/>
          <w:b/>
          <w:sz w:val="24"/>
          <w:szCs w:val="24"/>
        </w:rPr>
        <w:lastRenderedPageBreak/>
        <w:t>S1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2D24E5">
        <w:rPr>
          <w:rFonts w:ascii="Times New Roman" w:hAnsi="Times New Roman" w:cs="Times New Roman"/>
          <w:b/>
          <w:sz w:val="24"/>
          <w:szCs w:val="24"/>
        </w:rPr>
        <w:t>Table.</w:t>
      </w:r>
      <w:r w:rsidRPr="002D24E5">
        <w:rPr>
          <w:rFonts w:ascii="Times New Roman" w:hAnsi="Times New Roman" w:cs="Times New Roman"/>
          <w:sz w:val="24"/>
          <w:szCs w:val="24"/>
        </w:rPr>
        <w:t xml:space="preserve"> </w:t>
      </w:r>
      <w:r w:rsidRPr="003A444C">
        <w:rPr>
          <w:rFonts w:ascii="Times New Roman" w:hAnsi="Times New Roman" w:cs="Times New Roman"/>
          <w:b/>
          <w:sz w:val="24"/>
          <w:szCs w:val="24"/>
        </w:rPr>
        <w:t>Details of the sample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D24E5">
        <w:rPr>
          <w:rFonts w:ascii="Times New Roman" w:hAnsi="Times New Roman" w:cs="Times New Roman"/>
          <w:sz w:val="24"/>
          <w:szCs w:val="24"/>
        </w:rPr>
        <w:t xml:space="preserve">Taxonomic information and number of COI sequences amplified (N) of endemic and introduced reptile (*) species present (•) in the Socotra Archipelago. Question mark (?) stands for unchecked bibliographic records following  </w:t>
      </w:r>
      <w:r>
        <w:rPr>
          <w:rFonts w:ascii="Times New Roman" w:eastAsia="SimSun" w:hAnsi="Times New Roman" w:cs="Times New Roman"/>
          <w:kern w:val="1"/>
          <w:sz w:val="24"/>
          <w:szCs w:val="20"/>
          <w:lang w:eastAsia="hi-IN" w:bidi="hi-IN"/>
        </w:rPr>
        <w:t xml:space="preserve">recent work </w:t>
      </w:r>
      <w:r>
        <w:rPr>
          <w:rFonts w:ascii="Times New Roman" w:eastAsia="SimSun" w:hAnsi="Times New Roman" w:cs="Times New Roman"/>
          <w:kern w:val="1"/>
          <w:sz w:val="24"/>
          <w:szCs w:val="20"/>
          <w:lang w:eastAsia="hi-IN" w:bidi="hi-IN"/>
        </w:rPr>
        <w:fldChar w:fldCharType="begin" w:fldLock="1"/>
      </w:r>
      <w:r>
        <w:rPr>
          <w:rFonts w:ascii="Times New Roman" w:eastAsia="SimSun" w:hAnsi="Times New Roman" w:cs="Times New Roman"/>
          <w:kern w:val="1"/>
          <w:sz w:val="24"/>
          <w:szCs w:val="20"/>
          <w:lang w:eastAsia="hi-IN" w:bidi="hi-IN"/>
        </w:rPr>
        <w:instrText>ADDIN CSL_CITATION { "citationItems" : [ { "id" : "ITEM-1", "itemData" : { "author" : [ { "dropping-particle" : "", "family" : "Razzetti", "given" : "Edoardo", "non-dropping-particle" : "", "parse-names" : false, "suffix" : "" }, { "dropping-particle" : "", "family" : "Sindaco", "given" : "Roberto", "non-dropping-particle" : "", "parse-names" : false, "suffix" : "" }, { "dropping-particle" : "", "family" : "Grieco", "given" : "Cristina", "non-dropping-particle" : "", "parse-names" : false, "suffix" : "" }, { "dropping-particle" : "", "family" : "Pella", "given" : "Francesca", "non-dropping-particle" : "", "parse-names" : false, "suffix" : "" }, { "dropping-particle" : "", "family" : "Ziliani", "given" : "Ugo", "non-dropping-particle" : "", "parse-names" : false, "suffix" : "" }, { "dropping-particle" : "", "family" : "Pupin", "given" : "Fabio", "non-dropping-particle" : "", "parse-names" : false, "suffix" : "" }, { "dropping-particle" : "", "family" : "Riservato", "given" : "Elisa", "non-dropping-particle" : "", "parse-names" : false, "suffix" : "" }, { "dropping-particle" : "", "family" : "Pellitteri-rosa", "given" : "Daniele", "non-dropping-particle" : "", "parse-names" : false, "suffix" : "" }, { "dropping-particle" : "", "family" : "Butikofer", "given" : "Luca", "non-dropping-particle" : "", "parse-names" : false, "suffix" : "" }, { "dropping-particle" : "", "family" : "Suleiman", "given" : "Ahmed Saeed", "non-dropping-particle" : "", "parse-names" : false, "suffix" : "" }, { "dropping-particle" : "", "family" : "Al-Aseily", "given" : "Badar Awadh", "non-dropping-particle" : "", "parse-names" : false, "suffix" : "" }, { "dropping-particle" : "", "family" : "Carugati", "given" : "Caterina", "non-dropping-particle" : "", "parse-names" : false, "suffix" : "" }, { "dropping-particle" : "", "family" : "Boncompagni", "given" : "Eleonora", "non-dropping-particle" : "", "parse-names" : false, "suffix" : "" }, { "dropping-particle" : "", "family" : "Fasola", "given" : "Mauro", "non-dropping-particle" : "", "parse-names" : false, "suffix" : "" } ], "container-title" : "Zootaxa", "id" : "ITEM-1", "issued" : { "date-parts" : [ [ "2011" ] ] }, "page" : "1-44", "title" : "Annotated checklist and distribution of the Socotran Archipelago Herpetofauna (Reptilia)", "type" : "article-journal", "volume" : "44" }, "uris" : [ "http://www.mendeley.com/documents/?uuid=ae0a389e-1f26-4fcd-a443-0340db728192" ] } ], "mendeley" : { "formattedCitation" : "[27]", "plainTextFormattedCitation" : "[27]" }, "properties" : { "noteIndex" : 0 }, "schema" : "https://github.com/citation-style-language/schema/raw/master/csl-citation.json" }</w:instrText>
      </w:r>
      <w:r>
        <w:rPr>
          <w:rFonts w:ascii="Times New Roman" w:eastAsia="SimSun" w:hAnsi="Times New Roman" w:cs="Times New Roman"/>
          <w:kern w:val="1"/>
          <w:sz w:val="24"/>
          <w:szCs w:val="20"/>
          <w:lang w:eastAsia="hi-IN" w:bidi="hi-IN"/>
        </w:rPr>
        <w:fldChar w:fldCharType="separate"/>
      </w:r>
      <w:r w:rsidRPr="00FB36AF">
        <w:rPr>
          <w:rFonts w:ascii="Times New Roman" w:eastAsia="SimSun" w:hAnsi="Times New Roman" w:cs="Times New Roman"/>
          <w:noProof/>
          <w:kern w:val="1"/>
          <w:sz w:val="24"/>
          <w:szCs w:val="20"/>
          <w:lang w:eastAsia="hi-IN" w:bidi="hi-IN"/>
        </w:rPr>
        <w:t>[27]</w:t>
      </w:r>
      <w:r>
        <w:rPr>
          <w:rFonts w:ascii="Times New Roman" w:eastAsia="SimSun" w:hAnsi="Times New Roman" w:cs="Times New Roman"/>
          <w:kern w:val="1"/>
          <w:sz w:val="24"/>
          <w:szCs w:val="20"/>
          <w:lang w:eastAsia="hi-IN" w:bidi="hi-IN"/>
        </w:rPr>
        <w:fldChar w:fldCharType="end"/>
      </w:r>
      <w:r w:rsidRPr="002D24E5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pPr w:leftFromText="141" w:rightFromText="141" w:vertAnchor="text" w:horzAnchor="margin" w:tblpXSpec="center" w:tblpY="285"/>
        <w:tblW w:w="11009" w:type="dxa"/>
        <w:tblLayout w:type="fixed"/>
        <w:tblLook w:val="04A0" w:firstRow="1" w:lastRow="0" w:firstColumn="1" w:lastColumn="0" w:noHBand="0" w:noVBand="1"/>
      </w:tblPr>
      <w:tblGrid>
        <w:gridCol w:w="1696"/>
        <w:gridCol w:w="2127"/>
        <w:gridCol w:w="3075"/>
        <w:gridCol w:w="553"/>
        <w:gridCol w:w="1006"/>
        <w:gridCol w:w="752"/>
        <w:gridCol w:w="949"/>
        <w:gridCol w:w="851"/>
      </w:tblGrid>
      <w:tr w:rsidR="006C7CE8" w:rsidRPr="009D2473" w:rsidTr="006C7CE8">
        <w:trPr>
          <w:cantSplit/>
          <w:trHeight w:hRule="exact" w:val="856"/>
        </w:trPr>
        <w:tc>
          <w:tcPr>
            <w:tcW w:w="1696" w:type="dxa"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 w:eastAsia="es-ES"/>
              </w:rPr>
              <w:t>Squamata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 w:eastAsia="es-ES"/>
              </w:rPr>
              <w:t xml:space="preserve"> subgroups</w:t>
            </w:r>
          </w:p>
        </w:tc>
        <w:tc>
          <w:tcPr>
            <w:tcW w:w="2127" w:type="dxa"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  <w:t>Family</w:t>
            </w:r>
            <w:bookmarkStart w:id="0" w:name="_GoBack"/>
            <w:bookmarkEnd w:id="0"/>
          </w:p>
        </w:tc>
        <w:tc>
          <w:tcPr>
            <w:tcW w:w="3075" w:type="dxa"/>
            <w:noWrap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  <w:t>Species</w:t>
            </w:r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  <w:t>N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  <w:t xml:space="preserve">Socotra 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  <w:t>Abd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  <w:t xml:space="preserve"> al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  <w:t>Kuri</w:t>
            </w:r>
            <w:proofErr w:type="spellEnd"/>
          </w:p>
        </w:tc>
        <w:tc>
          <w:tcPr>
            <w:tcW w:w="949" w:type="dxa"/>
            <w:vAlign w:val="center"/>
          </w:tcPr>
          <w:p w:rsidR="006C7CE8" w:rsidRPr="009D2473" w:rsidRDefault="006C7CE8" w:rsidP="006C7CE8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  <w:t>Samh</w:t>
            </w: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  <w:t>a</w:t>
            </w:r>
            <w:proofErr w:type="spellEnd"/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  <w:t>Darsa</w:t>
            </w:r>
            <w:proofErr w:type="spellEnd"/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s-ES"/>
              </w:rPr>
              <w:t>Infraorder</w:t>
            </w:r>
            <w:r w:rsidRPr="009D2473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es-ES"/>
              </w:rPr>
              <w:t> </w:t>
            </w:r>
          </w:p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es-ES"/>
              </w:rPr>
              <w:t>Iguania</w:t>
            </w:r>
            <w:proofErr w:type="spellEnd"/>
          </w:p>
        </w:tc>
        <w:tc>
          <w:tcPr>
            <w:tcW w:w="2127" w:type="dxa"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6C7C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Chamaeleonidae</w:t>
            </w:r>
            <w:proofErr w:type="spellEnd"/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Chamaeleo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monachus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 w:val="restart"/>
            <w:shd w:val="clear" w:color="auto" w:fill="auto"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b/>
                <w:iCs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b/>
                <w:iCs/>
                <w:color w:val="000000"/>
                <w:sz w:val="24"/>
                <w:szCs w:val="24"/>
                <w:lang w:eastAsia="es-ES"/>
              </w:rPr>
              <w:t>Suborder</w:t>
            </w:r>
          </w:p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b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b/>
                <w:iCs/>
                <w:color w:val="000000"/>
                <w:sz w:val="24"/>
                <w:szCs w:val="24"/>
                <w:lang w:eastAsia="es-ES"/>
              </w:rPr>
              <w:t>Serpentes</w:t>
            </w:r>
            <w:proofErr w:type="spellEnd"/>
          </w:p>
        </w:tc>
        <w:tc>
          <w:tcPr>
            <w:tcW w:w="2127" w:type="dxa"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6C7C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Typhlopidae</w:t>
            </w:r>
            <w:proofErr w:type="spellEnd"/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Xerotyphlop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socotranus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shd w:val="clear" w:color="auto" w:fill="auto"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 w:val="restart"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6C7C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Leptotyphlopidae</w:t>
            </w:r>
            <w:proofErr w:type="spellEnd"/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Myriopholi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filiformis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shd w:val="clear" w:color="auto" w:fill="auto"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Myriopholi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wilsoni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shd w:val="clear" w:color="auto" w:fill="auto"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Myriopholi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macrura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shd w:val="clear" w:color="auto" w:fill="auto"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6C7C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Colubridae</w:t>
            </w:r>
            <w:proofErr w:type="spellEnd"/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Hemerophi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socotrae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?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shd w:val="clear" w:color="auto" w:fill="auto"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6C7C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Lamprophiidae</w:t>
            </w:r>
            <w:proofErr w:type="spellEnd"/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Ditypophi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vivax</w:t>
            </w:r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 w:val="restart"/>
            <w:shd w:val="clear" w:color="auto" w:fill="auto"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b/>
                <w:iCs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b/>
                <w:iCs/>
                <w:color w:val="000000"/>
                <w:sz w:val="24"/>
                <w:szCs w:val="24"/>
                <w:lang w:eastAsia="es-ES"/>
              </w:rPr>
              <w:t>Suborder</w:t>
            </w:r>
          </w:p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b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b/>
                <w:iCs/>
                <w:color w:val="000000"/>
                <w:sz w:val="24"/>
                <w:szCs w:val="24"/>
                <w:lang w:eastAsia="es-ES"/>
              </w:rPr>
              <w:t>Scincoidea</w:t>
            </w:r>
            <w:proofErr w:type="spellEnd"/>
          </w:p>
        </w:tc>
        <w:tc>
          <w:tcPr>
            <w:tcW w:w="2127" w:type="dxa"/>
            <w:vMerge w:val="restart"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6C7C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Scincidae</w:t>
            </w:r>
            <w:proofErr w:type="spellEnd"/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Hakaria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simonyi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shd w:val="clear" w:color="auto" w:fill="auto"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highlight w:val="yellow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Trachylepi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cristinae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shd w:val="clear" w:color="auto" w:fill="auto"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highlight w:val="yellow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Trachylepi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socotrana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 w:val="restart"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Suborder</w:t>
            </w:r>
            <w:r w:rsidRPr="009D2473">
              <w:rPr>
                <w:rFonts w:ascii="Times New Roman" w:eastAsia="Times New Roman" w:hAnsi="Times New Roman" w:cs="Times New Roman"/>
                <w:b/>
                <w:iCs/>
                <w:color w:val="000000"/>
                <w:sz w:val="24"/>
                <w:szCs w:val="24"/>
                <w:lang w:val="en-GB"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b/>
                <w:iCs/>
                <w:color w:val="000000"/>
                <w:sz w:val="24"/>
                <w:szCs w:val="24"/>
                <w:lang w:val="en-GB" w:eastAsia="es-ES"/>
              </w:rPr>
              <w:t>Lacertibaenia</w:t>
            </w:r>
            <w:proofErr w:type="spellEnd"/>
          </w:p>
        </w:tc>
        <w:tc>
          <w:tcPr>
            <w:tcW w:w="2127" w:type="dxa"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6C7C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Trogonophiidae</w:t>
            </w:r>
            <w:proofErr w:type="spellEnd"/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Pachycalam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brevis</w:t>
            </w:r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 w:val="restart"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6C7C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Lacertidae</w:t>
            </w:r>
            <w:proofErr w:type="spellEnd"/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Mesalina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kuri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Mesalina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balfouri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 w:val="restart"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b/>
                <w:iCs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  <w:sz w:val="24"/>
                <w:szCs w:val="24"/>
                <w:lang w:val="en-GB" w:eastAsia="es-ES"/>
              </w:rPr>
              <w:t>Infraorder </w:t>
            </w:r>
          </w:p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b/>
                <w:iCs/>
                <w:color w:val="000000"/>
                <w:sz w:val="24"/>
                <w:szCs w:val="24"/>
                <w:highlight w:val="yellow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b/>
                <w:iCs/>
                <w:color w:val="000000"/>
                <w:sz w:val="24"/>
                <w:szCs w:val="24"/>
                <w:lang w:eastAsia="es-ES"/>
              </w:rPr>
              <w:t>Gekkota</w:t>
            </w:r>
            <w:proofErr w:type="spellEnd"/>
          </w:p>
        </w:tc>
        <w:tc>
          <w:tcPr>
            <w:tcW w:w="2127" w:type="dxa"/>
            <w:vMerge w:val="restart"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6C7C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Sphaerodactylidae</w:t>
            </w:r>
            <w:proofErr w:type="spellEnd"/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Pristur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abdelkuri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*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Pristur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insignoides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Pristur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insignis</w:t>
            </w:r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Pristur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guichardi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Pristur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obsti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Pristur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sokotranus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Pristur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samhaensis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 w:val="restart"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6C7C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Phyllodactylidae</w:t>
            </w:r>
            <w:proofErr w:type="spellEnd"/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Haemodracon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trachyrhinus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Haemodracon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riebeckii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 w:val="restart"/>
            <w:vAlign w:val="center"/>
          </w:tcPr>
          <w:p w:rsidR="006C7CE8" w:rsidRPr="006C7CE8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6C7C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Gekkonidae</w:t>
            </w:r>
            <w:proofErr w:type="spellEnd"/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Hemidactyl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pumilio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Hemidactyl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flaviviridi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*</w:t>
            </w:r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Hemidactyl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robust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*</w:t>
            </w:r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Hemidactyl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forbesi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Hemidactyl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oxyrhinus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Hemidactyl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homoeolepis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Hemidactyl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granti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Hemidactyl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dracaenacolus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  <w:tr w:rsidR="006C7CE8" w:rsidRPr="009D2473" w:rsidTr="006C7CE8">
        <w:trPr>
          <w:cantSplit/>
          <w:trHeight w:hRule="exact" w:val="284"/>
        </w:trPr>
        <w:tc>
          <w:tcPr>
            <w:tcW w:w="1696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2127" w:type="dxa"/>
            <w:vMerge/>
            <w:vAlign w:val="center"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</w:p>
        </w:tc>
        <w:tc>
          <w:tcPr>
            <w:tcW w:w="3075" w:type="dxa"/>
            <w:noWrap/>
            <w:vAlign w:val="center"/>
            <w:hideMark/>
          </w:tcPr>
          <w:p w:rsidR="006C7CE8" w:rsidRPr="009D2473" w:rsidRDefault="006C7CE8" w:rsidP="00380906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</w:pP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Hemidactylus</w:t>
            </w:r>
            <w:proofErr w:type="spellEnd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 xml:space="preserve"> </w:t>
            </w:r>
            <w:proofErr w:type="spellStart"/>
            <w:r w:rsidRPr="009D247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s-ES"/>
              </w:rPr>
              <w:t>inintellectus</w:t>
            </w:r>
            <w:proofErr w:type="spellEnd"/>
          </w:p>
        </w:tc>
        <w:tc>
          <w:tcPr>
            <w:tcW w:w="553" w:type="dxa"/>
            <w:vAlign w:val="center"/>
          </w:tcPr>
          <w:p w:rsidR="006C7CE8" w:rsidRPr="009D2473" w:rsidRDefault="006C7CE8" w:rsidP="00380906">
            <w:pPr>
              <w:tabs>
                <w:tab w:val="decimal" w:pos="218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D2473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1006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•</w:t>
            </w:r>
          </w:p>
        </w:tc>
        <w:tc>
          <w:tcPr>
            <w:tcW w:w="752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949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  <w:tc>
          <w:tcPr>
            <w:tcW w:w="851" w:type="dxa"/>
            <w:vAlign w:val="center"/>
          </w:tcPr>
          <w:p w:rsidR="006C7CE8" w:rsidRPr="009D2473" w:rsidRDefault="006C7CE8" w:rsidP="0038090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9D247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-</w:t>
            </w:r>
          </w:p>
        </w:tc>
      </w:tr>
    </w:tbl>
    <w:p w:rsidR="00F81846" w:rsidRDefault="00F81846"/>
    <w:sectPr w:rsidR="00F81846" w:rsidSect="006C7CE8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C7CE8"/>
    <w:rsid w:val="00005B47"/>
    <w:rsid w:val="00021D60"/>
    <w:rsid w:val="000260CA"/>
    <w:rsid w:val="00034600"/>
    <w:rsid w:val="00055B9F"/>
    <w:rsid w:val="000560AE"/>
    <w:rsid w:val="00065037"/>
    <w:rsid w:val="000665B3"/>
    <w:rsid w:val="0007417C"/>
    <w:rsid w:val="00074BE4"/>
    <w:rsid w:val="000807F6"/>
    <w:rsid w:val="000A3451"/>
    <w:rsid w:val="000B430C"/>
    <w:rsid w:val="000C0037"/>
    <w:rsid w:val="000D041A"/>
    <w:rsid w:val="000D4917"/>
    <w:rsid w:val="000E0D3C"/>
    <w:rsid w:val="000E20FF"/>
    <w:rsid w:val="000F1248"/>
    <w:rsid w:val="0010670C"/>
    <w:rsid w:val="00111225"/>
    <w:rsid w:val="001162BA"/>
    <w:rsid w:val="0012218D"/>
    <w:rsid w:val="00124724"/>
    <w:rsid w:val="00127A5D"/>
    <w:rsid w:val="001413F4"/>
    <w:rsid w:val="00175509"/>
    <w:rsid w:val="00181467"/>
    <w:rsid w:val="001815D0"/>
    <w:rsid w:val="00184E67"/>
    <w:rsid w:val="00186289"/>
    <w:rsid w:val="00192549"/>
    <w:rsid w:val="00196E89"/>
    <w:rsid w:val="001A269B"/>
    <w:rsid w:val="001A5BD9"/>
    <w:rsid w:val="001C2BC3"/>
    <w:rsid w:val="001C3EC4"/>
    <w:rsid w:val="001D14B6"/>
    <w:rsid w:val="0020091B"/>
    <w:rsid w:val="002622B6"/>
    <w:rsid w:val="00271F8B"/>
    <w:rsid w:val="002A2461"/>
    <w:rsid w:val="002B1261"/>
    <w:rsid w:val="002C0C15"/>
    <w:rsid w:val="002D2393"/>
    <w:rsid w:val="002D2484"/>
    <w:rsid w:val="002E3073"/>
    <w:rsid w:val="002E417C"/>
    <w:rsid w:val="002E6DDD"/>
    <w:rsid w:val="002F0167"/>
    <w:rsid w:val="002F1089"/>
    <w:rsid w:val="002F3748"/>
    <w:rsid w:val="00306E54"/>
    <w:rsid w:val="00315597"/>
    <w:rsid w:val="00351592"/>
    <w:rsid w:val="003628E6"/>
    <w:rsid w:val="00365A4B"/>
    <w:rsid w:val="00387E6F"/>
    <w:rsid w:val="003B3F66"/>
    <w:rsid w:val="003B6953"/>
    <w:rsid w:val="003C3C50"/>
    <w:rsid w:val="003C7946"/>
    <w:rsid w:val="003D505A"/>
    <w:rsid w:val="00404ACF"/>
    <w:rsid w:val="00405CA7"/>
    <w:rsid w:val="00410C45"/>
    <w:rsid w:val="00450C97"/>
    <w:rsid w:val="00455773"/>
    <w:rsid w:val="00456F65"/>
    <w:rsid w:val="00496EF5"/>
    <w:rsid w:val="00497641"/>
    <w:rsid w:val="004A336A"/>
    <w:rsid w:val="004B5F70"/>
    <w:rsid w:val="004D4D73"/>
    <w:rsid w:val="004D6D31"/>
    <w:rsid w:val="0050728D"/>
    <w:rsid w:val="0051276E"/>
    <w:rsid w:val="0052680D"/>
    <w:rsid w:val="0054481E"/>
    <w:rsid w:val="005521CA"/>
    <w:rsid w:val="005677AC"/>
    <w:rsid w:val="00573B95"/>
    <w:rsid w:val="0057539D"/>
    <w:rsid w:val="005957D8"/>
    <w:rsid w:val="005A685C"/>
    <w:rsid w:val="005E4BBA"/>
    <w:rsid w:val="006076A8"/>
    <w:rsid w:val="0062327E"/>
    <w:rsid w:val="00637A2E"/>
    <w:rsid w:val="006421A1"/>
    <w:rsid w:val="00655727"/>
    <w:rsid w:val="00662036"/>
    <w:rsid w:val="00662EDF"/>
    <w:rsid w:val="006756E9"/>
    <w:rsid w:val="00693CEC"/>
    <w:rsid w:val="006A415B"/>
    <w:rsid w:val="006B50EF"/>
    <w:rsid w:val="006C0C05"/>
    <w:rsid w:val="006C7CE8"/>
    <w:rsid w:val="006D114B"/>
    <w:rsid w:val="006E0043"/>
    <w:rsid w:val="006F0329"/>
    <w:rsid w:val="007016E5"/>
    <w:rsid w:val="0070529F"/>
    <w:rsid w:val="00705413"/>
    <w:rsid w:val="00721AAD"/>
    <w:rsid w:val="007230B9"/>
    <w:rsid w:val="007316C5"/>
    <w:rsid w:val="00757568"/>
    <w:rsid w:val="00760647"/>
    <w:rsid w:val="00796507"/>
    <w:rsid w:val="007A20E7"/>
    <w:rsid w:val="007B50C6"/>
    <w:rsid w:val="007C1F66"/>
    <w:rsid w:val="007C5ED7"/>
    <w:rsid w:val="007E30E4"/>
    <w:rsid w:val="007F4E89"/>
    <w:rsid w:val="008014D7"/>
    <w:rsid w:val="008035B3"/>
    <w:rsid w:val="00851978"/>
    <w:rsid w:val="00860979"/>
    <w:rsid w:val="00864471"/>
    <w:rsid w:val="008645A7"/>
    <w:rsid w:val="00875F13"/>
    <w:rsid w:val="00876E30"/>
    <w:rsid w:val="008905E1"/>
    <w:rsid w:val="008914D6"/>
    <w:rsid w:val="00897193"/>
    <w:rsid w:val="008A4BF9"/>
    <w:rsid w:val="008A5DB1"/>
    <w:rsid w:val="008B50B1"/>
    <w:rsid w:val="00902FDC"/>
    <w:rsid w:val="009352B5"/>
    <w:rsid w:val="00946FC1"/>
    <w:rsid w:val="00956F7A"/>
    <w:rsid w:val="009B48AE"/>
    <w:rsid w:val="009B718E"/>
    <w:rsid w:val="009B7761"/>
    <w:rsid w:val="009C7162"/>
    <w:rsid w:val="009D4442"/>
    <w:rsid w:val="00A00BFC"/>
    <w:rsid w:val="00A0592D"/>
    <w:rsid w:val="00A24F0E"/>
    <w:rsid w:val="00A25607"/>
    <w:rsid w:val="00A42654"/>
    <w:rsid w:val="00A605DE"/>
    <w:rsid w:val="00A74C1A"/>
    <w:rsid w:val="00A76944"/>
    <w:rsid w:val="00A80823"/>
    <w:rsid w:val="00A852A6"/>
    <w:rsid w:val="00AA35EC"/>
    <w:rsid w:val="00AA7722"/>
    <w:rsid w:val="00AB0A72"/>
    <w:rsid w:val="00AD2FE7"/>
    <w:rsid w:val="00AE3719"/>
    <w:rsid w:val="00B45D5E"/>
    <w:rsid w:val="00B57B39"/>
    <w:rsid w:val="00B6041A"/>
    <w:rsid w:val="00B62DC4"/>
    <w:rsid w:val="00B86E56"/>
    <w:rsid w:val="00B9011D"/>
    <w:rsid w:val="00B921F9"/>
    <w:rsid w:val="00B95F2C"/>
    <w:rsid w:val="00B97D2E"/>
    <w:rsid w:val="00BA0219"/>
    <w:rsid w:val="00BA3A4F"/>
    <w:rsid w:val="00BA3D1F"/>
    <w:rsid w:val="00BA5B41"/>
    <w:rsid w:val="00BB181E"/>
    <w:rsid w:val="00BC2600"/>
    <w:rsid w:val="00BD534F"/>
    <w:rsid w:val="00BD7ACB"/>
    <w:rsid w:val="00BE78F7"/>
    <w:rsid w:val="00BF0AF3"/>
    <w:rsid w:val="00C15198"/>
    <w:rsid w:val="00C319FC"/>
    <w:rsid w:val="00C60EF2"/>
    <w:rsid w:val="00C619C5"/>
    <w:rsid w:val="00C655B8"/>
    <w:rsid w:val="00C66CDA"/>
    <w:rsid w:val="00CA5B0A"/>
    <w:rsid w:val="00CB5872"/>
    <w:rsid w:val="00CC1194"/>
    <w:rsid w:val="00CC54EA"/>
    <w:rsid w:val="00CD1542"/>
    <w:rsid w:val="00CE42FD"/>
    <w:rsid w:val="00CF6EA4"/>
    <w:rsid w:val="00D23CD2"/>
    <w:rsid w:val="00D27402"/>
    <w:rsid w:val="00D361B1"/>
    <w:rsid w:val="00D5685A"/>
    <w:rsid w:val="00D5737D"/>
    <w:rsid w:val="00D64C82"/>
    <w:rsid w:val="00D651D3"/>
    <w:rsid w:val="00D70A31"/>
    <w:rsid w:val="00D7128C"/>
    <w:rsid w:val="00D72CE6"/>
    <w:rsid w:val="00D93551"/>
    <w:rsid w:val="00DA2CEC"/>
    <w:rsid w:val="00DC4D2C"/>
    <w:rsid w:val="00DC5614"/>
    <w:rsid w:val="00DD6604"/>
    <w:rsid w:val="00DF615C"/>
    <w:rsid w:val="00E02EAA"/>
    <w:rsid w:val="00E22A66"/>
    <w:rsid w:val="00E50837"/>
    <w:rsid w:val="00E54CC6"/>
    <w:rsid w:val="00E64BD4"/>
    <w:rsid w:val="00E716A1"/>
    <w:rsid w:val="00E7223A"/>
    <w:rsid w:val="00E90E38"/>
    <w:rsid w:val="00E95D8C"/>
    <w:rsid w:val="00EA03A6"/>
    <w:rsid w:val="00EA1BAA"/>
    <w:rsid w:val="00ED731B"/>
    <w:rsid w:val="00EE6DC3"/>
    <w:rsid w:val="00EF567C"/>
    <w:rsid w:val="00F2527A"/>
    <w:rsid w:val="00F27271"/>
    <w:rsid w:val="00F3032A"/>
    <w:rsid w:val="00F31F2A"/>
    <w:rsid w:val="00F47936"/>
    <w:rsid w:val="00F5749E"/>
    <w:rsid w:val="00F81846"/>
    <w:rsid w:val="00FA5508"/>
    <w:rsid w:val="00FC68F9"/>
    <w:rsid w:val="00FD2E18"/>
    <w:rsid w:val="00FD4D6B"/>
    <w:rsid w:val="00FD5F8E"/>
    <w:rsid w:val="00FD68F3"/>
    <w:rsid w:val="00FE46C9"/>
    <w:rsid w:val="00FF67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2A2359B-4965-4467-872A-BE0E851536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C7CE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  <w:rsid w:val="006C7CE8"/>
    <w:pPr>
      <w:widowControl w:val="0"/>
      <w:spacing w:after="200" w:line="276" w:lineRule="auto"/>
    </w:pPr>
    <w:rPr>
      <w:rFonts w:ascii="Calibri" w:eastAsia="Calibri" w:hAnsi="Calibri" w:cs="Calibri"/>
      <w:color w:val="000000"/>
      <w:lang w:eastAsia="en-GB"/>
    </w:rPr>
  </w:style>
  <w:style w:type="table" w:styleId="TableGrid">
    <w:name w:val="Table Grid"/>
    <w:basedOn w:val="TableNormal"/>
    <w:uiPriority w:val="59"/>
    <w:rsid w:val="006C7CE8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</Pages>
  <Words>690</Words>
  <Characters>3938</Characters>
  <Application>Microsoft Office Word</Application>
  <DocSecurity>0</DocSecurity>
  <Lines>32</Lines>
  <Paragraphs>9</Paragraphs>
  <ScaleCrop>false</ScaleCrop>
  <Company/>
  <LinksUpToDate>false</LinksUpToDate>
  <CharactersWithSpaces>46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viewer</dc:creator>
  <cp:keywords/>
  <dc:description/>
  <cp:lastModifiedBy>reviewer</cp:lastModifiedBy>
  <cp:revision>1</cp:revision>
  <dcterms:created xsi:type="dcterms:W3CDTF">2016-02-11T21:00:00Z</dcterms:created>
  <dcterms:modified xsi:type="dcterms:W3CDTF">2016-02-11T21:11:00Z</dcterms:modified>
</cp:coreProperties>
</file>